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2C611E"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2C611E"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2C611E"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2C611E"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2C611E">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2C611E">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2C611E">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2C611E">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2C611E">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2C611E">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2C611E">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2C611E">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2C611E">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2C611E">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2C611E">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2C611E">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2C611E">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2C611E">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2C611E">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2C611E">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2C611E"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2C611E"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2C611E"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roofErr w:type="spellEnd"/>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47C1175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proofErr w:type="gramStart"/>
      <w:r w:rsidR="000A6A1F" w:rsidRPr="0082049D">
        <w:rPr>
          <w:rFonts w:ascii="Times New Roman" w:eastAsia="標楷體" w:hAnsi="Times New Roman" w:hint="eastAsia"/>
        </w:rPr>
        <w:t>一</w:t>
      </w:r>
      <w:proofErr w:type="gramEnd"/>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2C611E"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AECF967" w:rsidR="00CC6B5D" w:rsidRDefault="00CC6B5D" w:rsidP="00CC6B5D">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proofErr w:type="spellStart"/>
      <w:r w:rsidR="00443C92">
        <w:rPr>
          <w:rFonts w:ascii="Times New Roman" w:eastAsia="標楷體" w:hAnsi="Times New Roman" w:hint="eastAsia"/>
        </w:rPr>
        <w:t>T</w:t>
      </w:r>
      <w:r w:rsidR="001945B9">
        <w:rPr>
          <w:rFonts w:ascii="Times New Roman" w:eastAsia="標楷體" w:hAnsi="Times New Roman"/>
        </w:rPr>
        <w:t>ensorflow</w:t>
      </w:r>
      <w:proofErr w:type="spellEnd"/>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proofErr w:type="spellStart"/>
      <w:r w:rsidR="00FC6090">
        <w:rPr>
          <w:rFonts w:ascii="Times New Roman" w:eastAsia="標楷體" w:hAnsi="Times New Roman" w:hint="eastAsia"/>
        </w:rPr>
        <w:t>T</w:t>
      </w:r>
      <w:r w:rsidR="00E5754F">
        <w:rPr>
          <w:rFonts w:ascii="Times New Roman" w:eastAsia="標楷體" w:hAnsi="Times New Roman"/>
        </w:rPr>
        <w:t>ensorflow</w:t>
      </w:r>
      <w:proofErr w:type="spellEnd"/>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7E756DAD"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4FD6E0E5"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w:t>
            </w:r>
            <w:r>
              <w:rPr>
                <w:rFonts w:ascii="Times New Roman" w:eastAsia="標楷體" w:hAnsi="Times New Roman"/>
              </w:rPr>
              <w:t>ensorflow</w:t>
            </w:r>
            <w:proofErr w:type="spellEnd"/>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25EB6D60"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08236F92" w:rsidR="00C07933" w:rsidRDefault="00C07933" w:rsidP="00C0793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4</w:t>
      </w:r>
      <w:r>
        <w:fldChar w:fldCharType="end"/>
      </w:r>
      <w:r>
        <w:rPr>
          <w:rFonts w:hint="eastAsia"/>
        </w:rPr>
        <w:t xml:space="preserve"> </w:t>
      </w:r>
      <w:r>
        <w:rPr>
          <w:rFonts w:hint="eastAsia"/>
        </w:rPr>
        <w:t>字典法預測成效</w:t>
      </w:r>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7B22E1F5"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圖</w:t>
      </w:r>
      <w:r w:rsidR="00842969" w:rsidRPr="00842969">
        <w:rPr>
          <w:rStyle w:val="121"/>
          <w:rFonts w:ascii="Times New Roman" w:hAnsi="Times New Roman"/>
        </w:rPr>
        <w:t xml:space="preserve">4. 1 </w:t>
      </w:r>
      <w:r w:rsidR="00842969" w:rsidRPr="00842969">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7E8BADC0" w:rsidR="00E7667C" w:rsidRDefault="00AC34C1" w:rsidP="00FF0B33">
      <w:pPr>
        <w:pStyle w:val="120"/>
      </w:pPr>
      <w:bookmarkStart w:id="87" w:name="_Ref10768660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1</w:t>
      </w:r>
      <w:r>
        <w:fldChar w:fldCharType="end"/>
      </w:r>
      <w:r w:rsidR="00FF0B33">
        <w:rPr>
          <w:rFonts w:hint="eastAsia"/>
        </w:rPr>
        <w:t xml:space="preserve"> </w:t>
      </w:r>
      <w:r w:rsidR="00FF0B33">
        <w:rPr>
          <w:rFonts w:hint="eastAsia"/>
        </w:rPr>
        <w:t>情感分數分佈圖</w:t>
      </w:r>
      <w:bookmarkEnd w:id="87"/>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0688165E" w:rsidR="009973A9" w:rsidRDefault="00842969" w:rsidP="009E30CF">
      <w:pPr>
        <w:overflowPunct w:val="0"/>
        <w:spacing w:line="360" w:lineRule="auto"/>
        <w:ind w:firstLine="480"/>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Pr="00842969">
        <w:rPr>
          <w:rStyle w:val="121"/>
          <w:rFonts w:hint="eastAsia"/>
        </w:rPr>
        <w:t>圖</w:t>
      </w:r>
      <w:r w:rsidRPr="00842969">
        <w:rPr>
          <w:rStyle w:val="121"/>
          <w:rFonts w:ascii="Times New Roman" w:hAnsi="Times New Roman"/>
        </w:rPr>
        <w:t>4. 2</w:t>
      </w:r>
      <w:r w:rsidRPr="00842969">
        <w:rPr>
          <w:rStyle w:val="121"/>
          <w:rFonts w:hint="eastAsia"/>
        </w:rPr>
        <w:t xml:space="preserve"> </w:t>
      </w:r>
      <w:r w:rsidRPr="00842969">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0B868F31" w:rsidR="00E7667C" w:rsidRDefault="00FF0B33" w:rsidP="00FF0B33">
      <w:pPr>
        <w:pStyle w:val="120"/>
      </w:pPr>
      <w:bookmarkStart w:id="88" w:name="_Ref10768654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2</w:t>
      </w:r>
      <w:r>
        <w:fldChar w:fldCharType="end"/>
      </w:r>
      <w:r>
        <w:rPr>
          <w:rFonts w:hint="eastAsia"/>
        </w:rPr>
        <w:t xml:space="preserve"> </w:t>
      </w:r>
      <w:r>
        <w:rPr>
          <w:rFonts w:hint="eastAsia"/>
        </w:rPr>
        <w:t>正確預測的情感分數分佈圖</w:t>
      </w:r>
      <w:bookmarkEnd w:id="88"/>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6DFFC0F1"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表</w:t>
      </w:r>
      <w:r w:rsidR="00842969" w:rsidRPr="00842969">
        <w:rPr>
          <w:rStyle w:val="121"/>
          <w:rFonts w:ascii="Times New Roman" w:hAnsi="Times New Roman"/>
        </w:rPr>
        <w:t>4. 5</w:t>
      </w:r>
      <w:r w:rsidR="00842969" w:rsidRPr="00842969">
        <w:rPr>
          <w:rStyle w:val="121"/>
          <w:rFonts w:hint="eastAsia"/>
        </w:rPr>
        <w:t xml:space="preserve"> </w:t>
      </w:r>
      <w:r w:rsidR="00842969" w:rsidRPr="00842969">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264127CD" w:rsidR="008868E2" w:rsidRDefault="008868E2" w:rsidP="008868E2">
      <w:pPr>
        <w:pStyle w:val="120"/>
      </w:pPr>
      <w:bookmarkStart w:id="89" w:name="_Ref10768632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5</w:t>
      </w:r>
      <w:r>
        <w:fldChar w:fldCharType="end"/>
      </w:r>
      <w:r>
        <w:rPr>
          <w:rFonts w:hint="eastAsia"/>
        </w:rPr>
        <w:t xml:space="preserve"> </w:t>
      </w:r>
      <w:r>
        <w:rPr>
          <w:rFonts w:hint="eastAsia"/>
        </w:rPr>
        <w:t>情感分數區間準確率分佈圖</w:t>
      </w:r>
      <w:bookmarkEnd w:id="89"/>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58BC69C0"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Pr>
          <w:rStyle w:val="121"/>
        </w:rPr>
        <w:instrText xml:space="preserve"> \* MERGEFORMAT </w:instrText>
      </w:r>
      <w:r w:rsidR="005B4BD7" w:rsidRPr="005B4BD7">
        <w:rPr>
          <w:rStyle w:val="121"/>
        </w:rPr>
      </w:r>
      <w:r w:rsidR="005B4BD7" w:rsidRPr="005B4BD7">
        <w:rPr>
          <w:rStyle w:val="121"/>
        </w:rPr>
        <w:fldChar w:fldCharType="separate"/>
      </w:r>
      <w:r w:rsidR="005B4BD7" w:rsidRPr="005B4BD7">
        <w:rPr>
          <w:rStyle w:val="121"/>
          <w:rFonts w:hint="eastAsia"/>
        </w:rPr>
        <w:t>圖</w:t>
      </w:r>
      <w:r w:rsidR="005B4BD7" w:rsidRPr="005B4BD7">
        <w:rPr>
          <w:rStyle w:val="121"/>
          <w:rFonts w:ascii="Times New Roman" w:hAnsi="Times New Roman"/>
        </w:rPr>
        <w:t>4. 3</w:t>
      </w:r>
      <w:r w:rsidR="005B4BD7" w:rsidRPr="005B4BD7">
        <w:rPr>
          <w:rStyle w:val="121"/>
          <w:rFonts w:hint="eastAsia"/>
        </w:rPr>
        <w:t xml:space="preserve"> </w:t>
      </w:r>
      <w:r w:rsidR="005B4BD7" w:rsidRPr="005B4BD7">
        <w:rPr>
          <w:rStyle w:val="121"/>
          <w:rFonts w:hint="eastAsia"/>
        </w:rPr>
        <w:t>傳統法</w:t>
      </w:r>
      <w:r w:rsidR="005B4BD7" w:rsidRPr="005B4BD7">
        <w:rPr>
          <w:rStyle w:val="121"/>
          <w:rFonts w:hint="eastAsia"/>
        </w:rPr>
        <w:t>-MLR</w:t>
      </w:r>
      <w:r w:rsidR="005B4BD7" w:rsidRPr="005B4BD7">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2186CC30" w:rsidR="003F3E95" w:rsidRDefault="0080604F" w:rsidP="0080604F">
      <w:pPr>
        <w:pStyle w:val="120"/>
      </w:pPr>
      <w:bookmarkStart w:id="90" w:name="_Ref10768646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90"/>
    </w:p>
    <w:p w14:paraId="64AFA7C3" w14:textId="77777777" w:rsidR="005E6517" w:rsidRDefault="005E6517" w:rsidP="00905883">
      <w:pPr>
        <w:overflowPunct w:val="0"/>
        <w:spacing w:line="360" w:lineRule="auto"/>
        <w:rPr>
          <w:rFonts w:ascii="Times New Roman" w:eastAsia="標楷體" w:hAnsi="Times New Roman"/>
        </w:rPr>
      </w:pPr>
    </w:p>
    <w:p w14:paraId="79B73DD8" w14:textId="199DDF56"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92B35">
        <w:rPr>
          <w:rStyle w:val="121"/>
          <w:rFonts w:ascii="Times New Roman" w:hAnsi="Times New Roman"/>
        </w:rPr>
        <w:t>4. 6</w:t>
      </w:r>
      <w:r w:rsidR="00792B35" w:rsidRPr="00792B35">
        <w:rPr>
          <w:rStyle w:val="121"/>
        </w:rPr>
        <w:t xml:space="preserve"> </w:t>
      </w:r>
      <w:r w:rsidR="00792B35" w:rsidRPr="00792B35">
        <w:rPr>
          <w:rStyle w:val="121"/>
          <w:rFonts w:hint="eastAsia"/>
        </w:rPr>
        <w:t>傳統法</w:t>
      </w:r>
      <w:r w:rsidR="00792B35" w:rsidRPr="00792B35">
        <w:rPr>
          <w:rStyle w:val="121"/>
          <w:rFonts w:hint="eastAsia"/>
        </w:rPr>
        <w:t>-MLR</w:t>
      </w:r>
      <w:r w:rsidR="00792B35" w:rsidRPr="00792B35">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05ECD697" w:rsidR="005E6517" w:rsidRDefault="005E6517" w:rsidP="005E6517">
      <w:pPr>
        <w:pStyle w:val="120"/>
      </w:pPr>
      <w:bookmarkStart w:id="91" w:name="_Ref10768641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6</w:t>
      </w:r>
      <w:r>
        <w:fldChar w:fldCharType="end"/>
      </w:r>
      <w:r>
        <w:t xml:space="preserve"> </w:t>
      </w:r>
      <w:r>
        <w:rPr>
          <w:rFonts w:hint="eastAsia"/>
        </w:rPr>
        <w:t>傳統法</w:t>
      </w:r>
      <w:r>
        <w:rPr>
          <w:rFonts w:hint="eastAsia"/>
        </w:rPr>
        <w:t>-MLR</w:t>
      </w:r>
      <w:r>
        <w:rPr>
          <w:rFonts w:hint="eastAsia"/>
        </w:rPr>
        <w:t>預測成效</w:t>
      </w:r>
      <w:bookmarkEnd w:id="9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5FABF31F"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25C652E1" w14:textId="5137205A" w:rsidR="003C21CB" w:rsidRDefault="003C21CB" w:rsidP="007716E3">
      <w:pPr>
        <w:overflowPunct w:val="0"/>
        <w:spacing w:before="120" w:after="120" w:line="360" w:lineRule="auto"/>
        <w:jc w:val="both"/>
        <w:rPr>
          <w:rFonts w:ascii="Times New Roman" w:eastAsia="標楷體" w:hAnsi="Times New Roman"/>
        </w:rPr>
      </w:pPr>
    </w:p>
    <w:p w14:paraId="4AE1096A" w14:textId="3922B488" w:rsidR="002E14B1" w:rsidRDefault="002E14B1" w:rsidP="007716E3">
      <w:pPr>
        <w:overflowPunct w:val="0"/>
        <w:spacing w:before="120" w:after="120" w:line="360" w:lineRule="auto"/>
        <w:jc w:val="both"/>
        <w:rPr>
          <w:rFonts w:ascii="Times New Roman" w:eastAsia="標楷體" w:hAnsi="Times New Roman"/>
        </w:rPr>
      </w:pPr>
    </w:p>
    <w:p w14:paraId="0374AA57" w14:textId="77777777" w:rsidR="002E14B1" w:rsidRDefault="002E14B1" w:rsidP="007716E3">
      <w:pPr>
        <w:overflowPunct w:val="0"/>
        <w:spacing w:before="120" w:after="120" w:line="360" w:lineRule="auto"/>
        <w:jc w:val="both"/>
        <w:rPr>
          <w:rFonts w:ascii="Times New Roman" w:eastAsia="標楷體" w:hAnsi="Times New Roman"/>
        </w:rPr>
      </w:pPr>
    </w:p>
    <w:p w14:paraId="289955EE" w14:textId="5D9C535E" w:rsidR="00816B8D" w:rsidRPr="0082049D" w:rsidRDefault="003C21CB" w:rsidP="002E14B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83EF8">
        <w:rPr>
          <w:rStyle w:val="121"/>
          <w:rFonts w:ascii="Times New Roman" w:hAnsi="Times New Roman"/>
        </w:rPr>
        <w:t xml:space="preserve">4. 7 </w:t>
      </w:r>
      <w:r w:rsidR="00792B35" w:rsidRPr="00783EF8">
        <w:rPr>
          <w:rStyle w:val="121"/>
          <w:rFonts w:ascii="Times New Roman" w:hAnsi="Times New Roman"/>
        </w:rPr>
        <w:t>傳統法</w:t>
      </w:r>
      <w:r w:rsidR="00792B35" w:rsidRPr="00783EF8">
        <w:rPr>
          <w:rStyle w:val="121"/>
          <w:rFonts w:ascii="Times New Roman" w:hAnsi="Times New Roman"/>
        </w:rPr>
        <w:t>-ANN</w:t>
      </w:r>
      <w:r w:rsidR="00792B35" w:rsidRPr="00792B35">
        <w:rPr>
          <w:rStyle w:val="121"/>
          <w:rFonts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14EDF31E" w:rsidR="003F78F3" w:rsidRDefault="003F78F3" w:rsidP="003F78F3">
      <w:pPr>
        <w:pStyle w:val="120"/>
      </w:pPr>
      <w:bookmarkStart w:id="92" w:name="_Ref10768623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92"/>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E7667C">
      <w:pPr>
        <w:overflowPunct w:val="0"/>
        <w:spacing w:line="360" w:lineRule="auto"/>
        <w:rPr>
          <w:rFonts w:ascii="Times New Roman" w:eastAsia="標楷體" w:hAnsi="Times New Roman"/>
        </w:rPr>
      </w:pPr>
    </w:p>
    <w:p w14:paraId="0EDC6EFC" w14:textId="5773B4B3"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9E25C0" w:rsidRPr="009E25C0">
        <w:rPr>
          <w:rStyle w:val="121"/>
          <w:rFonts w:hint="eastAsia"/>
        </w:rPr>
        <w:t>圖</w:t>
      </w:r>
      <w:r w:rsidR="009E25C0" w:rsidRPr="009E25C0">
        <w:rPr>
          <w:rStyle w:val="121"/>
          <w:rFonts w:ascii="Times New Roman" w:hAnsi="Times New Roman"/>
        </w:rPr>
        <w:t xml:space="preserve">4. 5 </w:t>
      </w:r>
      <w:r w:rsidR="009E25C0" w:rsidRPr="009E25C0">
        <w:rPr>
          <w:rStyle w:val="121"/>
          <w:rFonts w:ascii="Times New Roman" w:hAnsi="Times New Roman"/>
        </w:rPr>
        <w:t>傳統法</w:t>
      </w:r>
      <w:r w:rsidR="009E25C0" w:rsidRPr="009E25C0">
        <w:rPr>
          <w:rStyle w:val="121"/>
          <w:rFonts w:ascii="Times New Roman" w:hAnsi="Times New Roman"/>
        </w:rPr>
        <w:t>-ANN</w:t>
      </w:r>
      <w:r w:rsidR="009E25C0" w:rsidRPr="009E25C0">
        <w:rPr>
          <w:rStyle w:val="121"/>
          <w:rFonts w:hint="eastAsia"/>
        </w:rPr>
        <w:t xml:space="preserve"> </w:t>
      </w:r>
      <w:r w:rsidR="009E25C0" w:rsidRPr="009E25C0">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58457CBE" w:rsidR="007716E3" w:rsidRDefault="00EB0E22" w:rsidP="00EB0E22">
      <w:pPr>
        <w:pStyle w:val="120"/>
      </w:pPr>
      <w:bookmarkStart w:id="93" w:name="_Ref1076867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93"/>
    </w:p>
    <w:p w14:paraId="53A93DC3" w14:textId="1D825F62" w:rsidR="00870016" w:rsidRDefault="00870016" w:rsidP="00E7667C">
      <w:pPr>
        <w:overflowPunct w:val="0"/>
        <w:spacing w:line="360" w:lineRule="auto"/>
        <w:rPr>
          <w:rFonts w:ascii="Times New Roman" w:eastAsia="標楷體" w:hAnsi="Times New Roman"/>
        </w:rPr>
      </w:pPr>
    </w:p>
    <w:p w14:paraId="2D91F6DD" w14:textId="24FE490A"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792B35" w:rsidRPr="00181BA1">
        <w:rPr>
          <w:rStyle w:val="121"/>
          <w:rFonts w:ascii="Times New Roman" w:hAnsi="Times New Roman"/>
        </w:rPr>
        <w:t>表</w:t>
      </w:r>
      <w:r w:rsidR="00792B35" w:rsidRPr="00181BA1">
        <w:rPr>
          <w:rStyle w:val="121"/>
          <w:rFonts w:ascii="Times New Roman" w:hAnsi="Times New Roman"/>
        </w:rPr>
        <w:t xml:space="preserve">4. 8 </w:t>
      </w:r>
      <w:r w:rsidR="00792B35" w:rsidRPr="00181BA1">
        <w:rPr>
          <w:rStyle w:val="121"/>
          <w:rFonts w:ascii="Times New Roman" w:hAnsi="Times New Roman"/>
        </w:rPr>
        <w:t>傳統法</w:t>
      </w:r>
      <w:r w:rsidR="00792B35" w:rsidRPr="00181BA1">
        <w:rPr>
          <w:rStyle w:val="121"/>
          <w:rFonts w:ascii="Times New Roman" w:hAnsi="Times New Roman"/>
        </w:rPr>
        <w:t xml:space="preserve">-ANN </w:t>
      </w:r>
      <w:r w:rsidR="00792B35" w:rsidRPr="00181BA1">
        <w:rPr>
          <w:rStyle w:val="121"/>
          <w:rFonts w:ascii="Times New Roman" w:hAnsi="Times New Roman"/>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4908BEEB" w:rsidR="004A72F4" w:rsidRDefault="004A72F4" w:rsidP="004A72F4">
      <w:pPr>
        <w:pStyle w:val="120"/>
      </w:pPr>
      <w:bookmarkStart w:id="94" w:name="_Ref10768635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94"/>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E7667C">
      <w:pPr>
        <w:overflowPunct w:val="0"/>
        <w:spacing w:line="360" w:lineRule="auto"/>
        <w:rPr>
          <w:rFonts w:ascii="Times New Roman" w:eastAsia="標楷體" w:hAnsi="Times New Roman"/>
        </w:rPr>
      </w:pPr>
    </w:p>
    <w:p w14:paraId="7535CDA1" w14:textId="77777777" w:rsidR="002E14B1" w:rsidRDefault="002E14B1" w:rsidP="00E7667C">
      <w:pPr>
        <w:overflowPunct w:val="0"/>
        <w:spacing w:line="360" w:lineRule="auto"/>
        <w:rPr>
          <w:rFonts w:ascii="Times New Roman" w:eastAsia="標楷體" w:hAnsi="Times New Roman"/>
        </w:rPr>
      </w:pPr>
    </w:p>
    <w:p w14:paraId="5C6A900C" w14:textId="77777777" w:rsidR="00181BA1" w:rsidRDefault="00181BA1"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24182189"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DDC8BBE"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p>
    <w:p w14:paraId="051A837A" w14:textId="35CAFE87" w:rsidR="00F46947" w:rsidRDefault="00F46947"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BA0727" w:rsidR="007B2BA1" w:rsidRDefault="007B2BA1" w:rsidP="009005D6">
      <w:pPr>
        <w:overflowPunct w:val="0"/>
        <w:spacing w:line="360" w:lineRule="auto"/>
        <w:rPr>
          <w:rFonts w:ascii="Times New Roman" w:eastAsia="標楷體" w:hAnsi="Times New Roman"/>
        </w:rPr>
      </w:pPr>
    </w:p>
    <w:p w14:paraId="58B11166" w14:textId="1BF552AC" w:rsidR="00D27FC8" w:rsidRDefault="00D27FC8" w:rsidP="009005D6">
      <w:pPr>
        <w:overflowPunct w:val="0"/>
        <w:spacing w:line="360" w:lineRule="auto"/>
        <w:rPr>
          <w:rFonts w:ascii="Times New Roman" w:eastAsia="標楷體" w:hAnsi="Times New Roman"/>
        </w:rPr>
      </w:pPr>
    </w:p>
    <w:p w14:paraId="2D714815" w14:textId="6DE71EEC" w:rsidR="00D27FC8" w:rsidRDefault="00D27FC8" w:rsidP="009005D6">
      <w:pPr>
        <w:overflowPunct w:val="0"/>
        <w:spacing w:line="360" w:lineRule="auto"/>
        <w:rPr>
          <w:rFonts w:ascii="Times New Roman" w:eastAsia="標楷體" w:hAnsi="Times New Roman"/>
        </w:rPr>
      </w:pPr>
    </w:p>
    <w:p w14:paraId="569A4702" w14:textId="77A2FA8E" w:rsidR="00D27FC8" w:rsidRDefault="00D27FC8" w:rsidP="009005D6">
      <w:pPr>
        <w:overflowPunct w:val="0"/>
        <w:spacing w:line="360" w:lineRule="auto"/>
        <w:rPr>
          <w:rFonts w:ascii="Times New Roman" w:eastAsia="標楷體" w:hAnsi="Times New Roman"/>
        </w:rPr>
      </w:pPr>
    </w:p>
    <w:p w14:paraId="427309D4" w14:textId="77777777" w:rsidR="00D27FC8" w:rsidRDefault="00D27FC8"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29338906"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2E14B1">
        <w:rPr>
          <w:rStyle w:val="121"/>
          <w:rFonts w:ascii="Times New Roman" w:hAnsi="Times New Roman"/>
        </w:rPr>
        <w:t>表</w:t>
      </w:r>
      <w:r w:rsidR="00792B35" w:rsidRPr="002E14B1">
        <w:rPr>
          <w:rStyle w:val="121"/>
          <w:rFonts w:ascii="Times New Roman" w:hAnsi="Times New Roman"/>
        </w:rPr>
        <w:t xml:space="preserve">4. 11 </w:t>
      </w:r>
      <w:r w:rsidR="00792B35" w:rsidRPr="002E14B1">
        <w:rPr>
          <w:rStyle w:val="121"/>
          <w:rFonts w:ascii="Times New Roman" w:hAnsi="Times New Roman"/>
        </w:rPr>
        <w:t>視窗法</w:t>
      </w:r>
      <w:r w:rsidR="00792B35" w:rsidRPr="002E14B1">
        <w:rPr>
          <w:rStyle w:val="121"/>
          <w:rFonts w:ascii="Times New Roman" w:hAnsi="Times New Roman"/>
        </w:rPr>
        <w:t>-ANN</w:t>
      </w:r>
      <w:r w:rsidR="00792B35" w:rsidRPr="00792B35">
        <w:rPr>
          <w:rStyle w:val="121"/>
          <w:rFonts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152D660D" w:rsidR="007529FE" w:rsidRDefault="007529FE" w:rsidP="007529FE">
      <w:pPr>
        <w:pStyle w:val="120"/>
      </w:pPr>
      <w:bookmarkStart w:id="95" w:name="_Ref10768615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bookmarkEnd w:id="95"/>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F219F3">
      <w:pPr>
        <w:overflowPunct w:val="0"/>
        <w:spacing w:line="360" w:lineRule="auto"/>
        <w:ind w:firstLine="480"/>
        <w:rPr>
          <w:rFonts w:ascii="Times New Roman" w:eastAsia="標楷體" w:hAnsi="Times New Roman"/>
        </w:rPr>
      </w:pPr>
    </w:p>
    <w:p w14:paraId="58187603" w14:textId="77777777" w:rsidR="007A3EC8" w:rsidRDefault="007A3EC8" w:rsidP="00F219F3">
      <w:pPr>
        <w:overflowPunct w:val="0"/>
        <w:spacing w:line="360" w:lineRule="auto"/>
        <w:ind w:firstLine="480"/>
        <w:rPr>
          <w:rFonts w:ascii="Times New Roman" w:eastAsia="標楷體" w:hAnsi="Times New Roman"/>
        </w:rPr>
      </w:pPr>
    </w:p>
    <w:p w14:paraId="2CA85DBF" w14:textId="77777777" w:rsidR="007A3EC8" w:rsidRDefault="007A3EC8" w:rsidP="00F219F3">
      <w:pPr>
        <w:overflowPunct w:val="0"/>
        <w:spacing w:line="360" w:lineRule="auto"/>
        <w:ind w:firstLine="480"/>
        <w:rPr>
          <w:rFonts w:ascii="Times New Roman" w:eastAsia="標楷體" w:hAnsi="Times New Roman"/>
        </w:rPr>
      </w:pPr>
    </w:p>
    <w:p w14:paraId="5F0AF2DB" w14:textId="77777777" w:rsidR="007A3EC8" w:rsidRDefault="007A3EC8" w:rsidP="00F219F3">
      <w:pPr>
        <w:overflowPunct w:val="0"/>
        <w:spacing w:line="360" w:lineRule="auto"/>
        <w:ind w:firstLine="480"/>
        <w:rPr>
          <w:rFonts w:ascii="Times New Roman" w:eastAsia="標楷體" w:hAnsi="Times New Roman"/>
        </w:rPr>
      </w:pPr>
    </w:p>
    <w:p w14:paraId="06654410" w14:textId="77777777" w:rsidR="007A3EC8" w:rsidRDefault="007A3EC8" w:rsidP="00F219F3">
      <w:pPr>
        <w:overflowPunct w:val="0"/>
        <w:spacing w:line="360" w:lineRule="auto"/>
        <w:ind w:firstLine="480"/>
        <w:rPr>
          <w:rFonts w:ascii="Times New Roman" w:eastAsia="標楷體" w:hAnsi="Times New Roman"/>
        </w:rPr>
      </w:pPr>
    </w:p>
    <w:p w14:paraId="33E62BB3" w14:textId="77777777" w:rsidR="007A3EC8" w:rsidRDefault="007A3EC8" w:rsidP="00F219F3">
      <w:pPr>
        <w:overflowPunct w:val="0"/>
        <w:spacing w:line="360" w:lineRule="auto"/>
        <w:ind w:firstLine="480"/>
        <w:rPr>
          <w:rFonts w:ascii="Times New Roman" w:eastAsia="標楷體" w:hAnsi="Times New Roman"/>
        </w:rPr>
      </w:pPr>
    </w:p>
    <w:p w14:paraId="1DA4E030" w14:textId="77777777" w:rsidR="007A3EC8" w:rsidRDefault="007A3EC8" w:rsidP="00F219F3">
      <w:pPr>
        <w:overflowPunct w:val="0"/>
        <w:spacing w:line="360" w:lineRule="auto"/>
        <w:ind w:firstLine="480"/>
        <w:rPr>
          <w:rFonts w:ascii="Times New Roman" w:eastAsia="標楷體" w:hAnsi="Times New Roman"/>
        </w:rPr>
      </w:pPr>
    </w:p>
    <w:p w14:paraId="0526D5E8" w14:textId="77777777" w:rsidR="007A3EC8" w:rsidRDefault="007A3EC8" w:rsidP="00F219F3">
      <w:pPr>
        <w:overflowPunct w:val="0"/>
        <w:spacing w:line="360" w:lineRule="auto"/>
        <w:ind w:firstLine="480"/>
        <w:rPr>
          <w:rFonts w:ascii="Times New Roman" w:eastAsia="標楷體" w:hAnsi="Times New Roman"/>
        </w:rPr>
      </w:pPr>
    </w:p>
    <w:p w14:paraId="2ACA4563" w14:textId="77777777" w:rsidR="007A3EC8" w:rsidRDefault="007A3EC8" w:rsidP="00F219F3">
      <w:pPr>
        <w:overflowPunct w:val="0"/>
        <w:spacing w:line="360" w:lineRule="auto"/>
        <w:ind w:firstLine="480"/>
        <w:rPr>
          <w:rFonts w:ascii="Times New Roman" w:eastAsia="標楷體" w:hAnsi="Times New Roman"/>
        </w:rPr>
      </w:pPr>
    </w:p>
    <w:p w14:paraId="796E2B13" w14:textId="77777777" w:rsidR="007A3EC8" w:rsidRDefault="007A3EC8" w:rsidP="00F219F3">
      <w:pPr>
        <w:overflowPunct w:val="0"/>
        <w:spacing w:line="360" w:lineRule="auto"/>
        <w:ind w:firstLine="480"/>
        <w:rPr>
          <w:rFonts w:ascii="Times New Roman" w:eastAsia="標楷體" w:hAnsi="Times New Roman"/>
        </w:rPr>
      </w:pPr>
    </w:p>
    <w:p w14:paraId="09451838" w14:textId="77777777" w:rsidR="007A3EC8" w:rsidRDefault="007A3EC8" w:rsidP="00F219F3">
      <w:pPr>
        <w:overflowPunct w:val="0"/>
        <w:spacing w:line="360" w:lineRule="auto"/>
        <w:ind w:firstLine="480"/>
        <w:rPr>
          <w:rFonts w:ascii="Times New Roman" w:eastAsia="標楷體" w:hAnsi="Times New Roman"/>
        </w:rPr>
      </w:pPr>
    </w:p>
    <w:p w14:paraId="44FB1FAD" w14:textId="77777777" w:rsidR="007A3EC8" w:rsidRDefault="007A3EC8" w:rsidP="00F219F3">
      <w:pPr>
        <w:overflowPunct w:val="0"/>
        <w:spacing w:line="360" w:lineRule="auto"/>
        <w:ind w:firstLine="480"/>
        <w:rPr>
          <w:rFonts w:ascii="Times New Roman" w:eastAsia="標楷體" w:hAnsi="Times New Roman"/>
        </w:rPr>
      </w:pPr>
    </w:p>
    <w:p w14:paraId="6B16C671" w14:textId="77777777" w:rsidR="007A3EC8" w:rsidRDefault="007A3EC8" w:rsidP="00F219F3">
      <w:pPr>
        <w:overflowPunct w:val="0"/>
        <w:spacing w:line="360" w:lineRule="auto"/>
        <w:ind w:firstLine="480"/>
        <w:rPr>
          <w:rFonts w:ascii="Times New Roman" w:eastAsia="標楷體" w:hAnsi="Times New Roman"/>
        </w:rPr>
      </w:pPr>
    </w:p>
    <w:p w14:paraId="02FBF555" w14:textId="77777777" w:rsidR="007A3EC8" w:rsidRDefault="007A3EC8" w:rsidP="00F219F3">
      <w:pPr>
        <w:overflowPunct w:val="0"/>
        <w:spacing w:line="360" w:lineRule="auto"/>
        <w:ind w:firstLine="480"/>
        <w:rPr>
          <w:rFonts w:ascii="Times New Roman" w:eastAsia="標楷體" w:hAnsi="Times New Roman"/>
        </w:rPr>
      </w:pPr>
    </w:p>
    <w:p w14:paraId="3A86D296" w14:textId="63C7CC78" w:rsidR="00F219F3" w:rsidRDefault="00F219F3" w:rsidP="00F219F3">
      <w:pPr>
        <w:overflowPunct w:val="0"/>
        <w:spacing w:line="360" w:lineRule="auto"/>
        <w:ind w:firstLine="480"/>
        <w:rPr>
          <w:rFonts w:ascii="Times New Roman" w:eastAsia="標楷體" w:hAnsi="Times New Roman" w:hint="eastAsia"/>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w:t>
      </w:r>
      <w:r>
        <w:rPr>
          <w:rFonts w:ascii="Times New Roman" w:eastAsia="標楷體" w:hAnsi="Times New Roman" w:hint="eastAsia"/>
        </w:rPr>
        <w:t>的預測結</w:t>
      </w:r>
      <w:r w:rsidRPr="00A91F04">
        <w:rPr>
          <w:rStyle w:val="121"/>
          <w:rFonts w:hint="eastAsia"/>
        </w:rPr>
        <w:t>果如</w:t>
      </w:r>
      <w:r w:rsidRPr="00F219F3">
        <w:rPr>
          <w:rStyle w:val="121"/>
        </w:rPr>
        <w:fldChar w:fldCharType="begin"/>
      </w:r>
      <w:r w:rsidRPr="00F219F3">
        <w:rPr>
          <w:rStyle w:val="121"/>
        </w:rPr>
        <w:instrText xml:space="preserve"> </w:instrText>
      </w:r>
      <w:r w:rsidRPr="00F219F3">
        <w:rPr>
          <w:rStyle w:val="121"/>
          <w:rFonts w:hint="eastAsia"/>
        </w:rPr>
        <w:instrText>REF _Ref107695261 \h</w:instrText>
      </w:r>
      <w:r w:rsidRPr="00F219F3">
        <w:rPr>
          <w:rStyle w:val="121"/>
        </w:rPr>
        <w:instrText xml:space="preserve"> </w:instrText>
      </w:r>
      <w:r w:rsidRPr="00F219F3">
        <w:rPr>
          <w:rStyle w:val="121"/>
        </w:rPr>
      </w:r>
      <w:r>
        <w:rPr>
          <w:rStyle w:val="121"/>
        </w:rPr>
        <w:instrText xml:space="preserve"> \* MERGEFORMAT </w:instrText>
      </w:r>
      <w:r w:rsidRPr="00F219F3">
        <w:rPr>
          <w:rStyle w:val="121"/>
        </w:rPr>
        <w:fldChar w:fldCharType="separate"/>
      </w:r>
      <w:r w:rsidRPr="00F219F3">
        <w:rPr>
          <w:rStyle w:val="121"/>
          <w:rFonts w:hint="eastAsia"/>
        </w:rPr>
        <w:t>圖</w:t>
      </w:r>
      <w:r w:rsidRPr="00F219F3">
        <w:rPr>
          <w:rStyle w:val="121"/>
          <w:rFonts w:ascii="Times New Roman" w:hAnsi="Times New Roman"/>
        </w:rPr>
        <w:t xml:space="preserve">4. 7 </w:t>
      </w:r>
      <w:r w:rsidRPr="00F219F3">
        <w:rPr>
          <w:rStyle w:val="121"/>
          <w:rFonts w:ascii="Times New Roman" w:hAnsi="Times New Roman"/>
        </w:rPr>
        <w:t>視窗法</w:t>
      </w:r>
      <w:r w:rsidRPr="00F219F3">
        <w:rPr>
          <w:rStyle w:val="121"/>
          <w:rFonts w:ascii="Times New Roman" w:hAnsi="Times New Roman"/>
        </w:rPr>
        <w:t>-ANN</w:t>
      </w:r>
      <w:r w:rsidRPr="00F219F3">
        <w:rPr>
          <w:rStyle w:val="121"/>
          <w:rFonts w:hint="eastAsia"/>
        </w:rPr>
        <w:t>股價趨勢預測圖</w:t>
      </w:r>
      <w:r w:rsidRPr="00F219F3">
        <w:rPr>
          <w:rStyle w:val="121"/>
          <w:rFonts w:hint="eastAsia"/>
        </w:rPr>
        <w:t>(</w:t>
      </w:r>
      <w:r w:rsidRPr="00F219F3">
        <w:rPr>
          <w:rStyle w:val="121"/>
          <w:rFonts w:hint="eastAsia"/>
        </w:rPr>
        <w:t>第</w:t>
      </w:r>
      <w:r w:rsidRPr="00F219F3">
        <w:rPr>
          <w:rStyle w:val="121"/>
          <w:rFonts w:hint="eastAsia"/>
        </w:rPr>
        <w:t>1</w:t>
      </w:r>
      <w:r w:rsidRPr="00F219F3">
        <w:rPr>
          <w:rStyle w:val="121"/>
          <w:rFonts w:hint="eastAsia"/>
        </w:rPr>
        <w:t>期</w:t>
      </w:r>
      <w:r w:rsidRPr="00F219F3">
        <w:rPr>
          <w:rStyle w:val="121"/>
          <w:rFonts w:hint="eastAsia"/>
        </w:rPr>
        <w:t>)</w:t>
      </w:r>
      <w:r w:rsidRPr="00F219F3">
        <w:rPr>
          <w:rStyle w:val="121"/>
        </w:rPr>
        <w:fldChar w:fldCharType="end"/>
      </w:r>
      <w:r w:rsidRPr="00F219F3">
        <w:rPr>
          <w:rStyle w:val="121"/>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2C8FD128" w:rsidR="00EC2067" w:rsidRDefault="00F219F3" w:rsidP="00F219F3">
      <w:pPr>
        <w:pStyle w:val="120"/>
      </w:pPr>
      <w:bookmarkStart w:id="96" w:name="_Ref10769526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96"/>
    </w:p>
    <w:p w14:paraId="7E271D7B" w14:textId="0E5C15D6" w:rsidR="00EC2067" w:rsidRDefault="00EC2067" w:rsidP="009005D6">
      <w:pPr>
        <w:overflowPunct w:val="0"/>
        <w:spacing w:line="360" w:lineRule="auto"/>
        <w:rPr>
          <w:rFonts w:ascii="Times New Roman" w:eastAsia="標楷體" w:hAnsi="Times New Roman"/>
        </w:rPr>
      </w:pPr>
    </w:p>
    <w:p w14:paraId="07610E4E" w14:textId="2B972F5F" w:rsidR="00F9436B" w:rsidRDefault="00F9436B" w:rsidP="00F9436B">
      <w:pPr>
        <w:overflowPunct w:val="0"/>
        <w:spacing w:line="360" w:lineRule="auto"/>
        <w:ind w:firstLine="480"/>
        <w:rPr>
          <w:rFonts w:ascii="Times New Roman" w:eastAsia="標楷體" w:hAnsi="Times New Roman" w:hint="eastAsia"/>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sidRPr="00F9436B">
        <w:rPr>
          <w:rStyle w:val="121"/>
        </w:rPr>
      </w:r>
      <w:r>
        <w:rPr>
          <w:rStyle w:val="121"/>
        </w:rPr>
        <w:instrText xml:space="preserve"> \* MERGEFORMAT </w:instrText>
      </w:r>
      <w:r w:rsidRPr="00F9436B">
        <w:rPr>
          <w:rStyle w:val="121"/>
        </w:rPr>
        <w:fldChar w:fldCharType="separate"/>
      </w:r>
      <w:r w:rsidRPr="00F9436B">
        <w:rPr>
          <w:rStyle w:val="121"/>
          <w:rFonts w:hint="eastAsia"/>
        </w:rPr>
        <w:t>圖</w:t>
      </w:r>
      <w:r w:rsidRPr="00F9436B">
        <w:rPr>
          <w:rStyle w:val="121"/>
          <w:rFonts w:ascii="Times New Roman" w:hAnsi="Times New Roman"/>
        </w:rPr>
        <w:t xml:space="preserve">4. 8 </w:t>
      </w:r>
      <w:r w:rsidRPr="00F9436B">
        <w:rPr>
          <w:rStyle w:val="121"/>
          <w:rFonts w:ascii="Times New Roman" w:hAnsi="Times New Roman"/>
        </w:rPr>
        <w:t>視窗法</w:t>
      </w:r>
      <w:r w:rsidRPr="00F9436B">
        <w:rPr>
          <w:rStyle w:val="121"/>
          <w:rFonts w:ascii="Times New Roman" w:hAnsi="Times New Roman"/>
        </w:rPr>
        <w:t>-ANN</w:t>
      </w:r>
      <w:r w:rsidRPr="00F9436B">
        <w:rPr>
          <w:rStyle w:val="121"/>
          <w:rFonts w:hint="eastAsia"/>
        </w:rPr>
        <w:t>股價趨勢預測圖</w:t>
      </w:r>
      <w:r w:rsidRPr="00F9436B">
        <w:rPr>
          <w:rStyle w:val="121"/>
          <w:rFonts w:hint="eastAsia"/>
        </w:rPr>
        <w:t>(</w:t>
      </w:r>
      <w:r w:rsidRPr="00F9436B">
        <w:rPr>
          <w:rStyle w:val="121"/>
          <w:rFonts w:hint="eastAsia"/>
        </w:rPr>
        <w:t>第</w:t>
      </w:r>
      <w:r w:rsidRPr="00F9436B">
        <w:rPr>
          <w:rStyle w:val="121"/>
        </w:rPr>
        <w:t>2</w:t>
      </w:r>
      <w:r w:rsidRPr="00F9436B">
        <w:rPr>
          <w:rStyle w:val="121"/>
          <w:rFonts w:hint="eastAsia"/>
        </w:rPr>
        <w:t>期</w:t>
      </w:r>
      <w:r w:rsidRPr="00F9436B">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62DCA1BE" w:rsidR="00F219F3" w:rsidRPr="00F9436B" w:rsidRDefault="00F9436B" w:rsidP="00F9436B">
      <w:pPr>
        <w:pStyle w:val="120"/>
      </w:pPr>
      <w:bookmarkStart w:id="97" w:name="_Ref10769541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97"/>
    </w:p>
    <w:p w14:paraId="5273DBED" w14:textId="77777777" w:rsidR="00F219F3" w:rsidRDefault="00F219F3" w:rsidP="009005D6">
      <w:pPr>
        <w:overflowPunct w:val="0"/>
        <w:spacing w:line="360" w:lineRule="auto"/>
        <w:rPr>
          <w:rFonts w:ascii="Times New Roman" w:eastAsia="標楷體" w:hAnsi="Times New Roman" w:hint="eastAsia"/>
        </w:rPr>
      </w:pPr>
    </w:p>
    <w:p w14:paraId="098CD9AC" w14:textId="16FF7A46" w:rsidR="00DD0FB5" w:rsidRDefault="00DD0FB5" w:rsidP="009005D6">
      <w:pPr>
        <w:overflowPunct w:val="0"/>
        <w:spacing w:line="360" w:lineRule="auto"/>
        <w:rPr>
          <w:rFonts w:ascii="Times New Roman" w:eastAsia="標楷體" w:hAnsi="Times New Roman"/>
        </w:rPr>
      </w:pPr>
    </w:p>
    <w:p w14:paraId="62029257" w14:textId="17B50C51" w:rsidR="007A3EC8" w:rsidRDefault="007A3EC8" w:rsidP="009005D6">
      <w:pPr>
        <w:overflowPunct w:val="0"/>
        <w:spacing w:line="360" w:lineRule="auto"/>
        <w:rPr>
          <w:rFonts w:ascii="Times New Roman" w:eastAsia="標楷體" w:hAnsi="Times New Roman"/>
        </w:rPr>
      </w:pPr>
    </w:p>
    <w:p w14:paraId="17A64ACE" w14:textId="61909055" w:rsidR="007A3EC8" w:rsidRDefault="007A3EC8" w:rsidP="009005D6">
      <w:pPr>
        <w:overflowPunct w:val="0"/>
        <w:spacing w:line="360" w:lineRule="auto"/>
        <w:rPr>
          <w:rFonts w:ascii="Times New Roman" w:eastAsia="標楷體" w:hAnsi="Times New Roman"/>
        </w:rPr>
      </w:pPr>
    </w:p>
    <w:p w14:paraId="01FE025F" w14:textId="08ADA2CC" w:rsidR="007A3EC8" w:rsidRDefault="007A3EC8" w:rsidP="009005D6">
      <w:pPr>
        <w:overflowPunct w:val="0"/>
        <w:spacing w:line="360" w:lineRule="auto"/>
        <w:rPr>
          <w:rFonts w:ascii="Times New Roman" w:eastAsia="標楷體" w:hAnsi="Times New Roman"/>
        </w:rPr>
      </w:pPr>
    </w:p>
    <w:p w14:paraId="084B2D01" w14:textId="77777777" w:rsidR="007A3EC8" w:rsidRDefault="007A3EC8" w:rsidP="009005D6">
      <w:pPr>
        <w:overflowPunct w:val="0"/>
        <w:spacing w:line="360" w:lineRule="auto"/>
        <w:rPr>
          <w:rFonts w:ascii="Times New Roman" w:eastAsia="標楷體" w:hAnsi="Times New Roman" w:hint="eastAsia"/>
        </w:rPr>
      </w:pPr>
    </w:p>
    <w:p w14:paraId="2CAE3803" w14:textId="1257ABFE" w:rsidR="00EC2067" w:rsidRPr="00A91F04" w:rsidRDefault="00A91F04" w:rsidP="00F219F3">
      <w:pPr>
        <w:overflowPunct w:val="0"/>
        <w:spacing w:line="360" w:lineRule="auto"/>
        <w:ind w:firstLine="480"/>
        <w:rPr>
          <w:rFonts w:ascii="Times New Roman" w:eastAsia="標楷體" w:hAnsi="Times New Roman" w:hint="eastAsia"/>
        </w:rPr>
      </w:pPr>
      <w:r>
        <w:rPr>
          <w:rFonts w:ascii="Times New Roman" w:eastAsia="標楷體" w:hAnsi="Times New Roman" w:hint="eastAsia"/>
        </w:rPr>
        <w:lastRenderedPageBreak/>
        <w:t>視窗</w:t>
      </w:r>
      <w:r>
        <w:rPr>
          <w:rFonts w:ascii="Times New Roman" w:eastAsia="標楷體" w:hAnsi="Times New Roman" w:hint="eastAsia"/>
        </w:rPr>
        <w:t>法</w:t>
      </w:r>
      <w:r>
        <w:rPr>
          <w:rFonts w:ascii="Times New Roman" w:eastAsia="標楷體" w:hAnsi="Times New Roman" w:hint="eastAsia"/>
        </w:rPr>
        <w:t>-ANN</w:t>
      </w:r>
      <w:r>
        <w:rPr>
          <w:rFonts w:ascii="Times New Roman" w:eastAsia="標楷體" w:hAnsi="Times New Roman" w:hint="eastAsia"/>
        </w:rPr>
        <w:t>全期數</w:t>
      </w:r>
      <w:r>
        <w:rPr>
          <w:rFonts w:ascii="Times New Roman" w:eastAsia="標楷體" w:hAnsi="Times New Roman" w:hint="eastAsia"/>
        </w:rPr>
        <w:t>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sidRPr="00A91F04">
        <w:rPr>
          <w:rStyle w:val="121"/>
        </w:rPr>
      </w:r>
      <w:r>
        <w:rPr>
          <w:rStyle w:val="121"/>
        </w:rPr>
        <w:instrText xml:space="preserve"> \* MERGEFORMAT </w:instrText>
      </w:r>
      <w:r w:rsidRPr="00A91F04">
        <w:rPr>
          <w:rStyle w:val="121"/>
        </w:rPr>
        <w:fldChar w:fldCharType="separate"/>
      </w:r>
      <w:r w:rsidRPr="00A91F04">
        <w:rPr>
          <w:rStyle w:val="121"/>
          <w:rFonts w:hint="eastAsia"/>
        </w:rPr>
        <w:t>圖</w:t>
      </w:r>
      <w:r w:rsidRPr="00A91F04">
        <w:rPr>
          <w:rStyle w:val="121"/>
          <w:rFonts w:ascii="Times New Roman" w:hAnsi="Times New Roman"/>
        </w:rPr>
        <w:t xml:space="preserve">4. 7 </w:t>
      </w:r>
      <w:r w:rsidRPr="00A91F04">
        <w:rPr>
          <w:rStyle w:val="121"/>
          <w:rFonts w:ascii="Times New Roman" w:hAnsi="Times New Roman"/>
        </w:rPr>
        <w:t>視窗法</w:t>
      </w:r>
      <w:r w:rsidRPr="00A91F04">
        <w:rPr>
          <w:rStyle w:val="121"/>
          <w:rFonts w:ascii="Times New Roman" w:hAnsi="Times New Roman"/>
        </w:rPr>
        <w:t>-ANN</w:t>
      </w:r>
      <w:r w:rsidRPr="00A91F04">
        <w:rPr>
          <w:rStyle w:val="121"/>
          <w:rFonts w:hint="eastAsia"/>
        </w:rPr>
        <w:t>股價趨勢預測圖</w:t>
      </w:r>
      <w:r w:rsidRPr="00A91F04">
        <w:rPr>
          <w:rStyle w:val="121"/>
          <w:rFonts w:hint="eastAsia"/>
        </w:rPr>
        <w:t>(</w:t>
      </w:r>
      <w:r w:rsidRPr="00A91F04">
        <w:rPr>
          <w:rStyle w:val="121"/>
          <w:rFonts w:hint="eastAsia"/>
        </w:rPr>
        <w:t>全期數</w:t>
      </w:r>
      <w:r w:rsidRPr="00A91F04">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4C793CC8" w:rsidR="00EC2067" w:rsidRDefault="00ED00DC" w:rsidP="00ED00DC">
      <w:pPr>
        <w:pStyle w:val="120"/>
        <w:rPr>
          <w:rFonts w:hint="eastAsia"/>
        </w:rPr>
      </w:pPr>
      <w:bookmarkStart w:id="98" w:name="_Ref10769500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98"/>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2C22BF1A" w14:textId="04607ABA" w:rsidR="00D27FC8" w:rsidRDefault="000A3AAB" w:rsidP="00D27FC8">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測成</w:t>
      </w:r>
      <w:r w:rsidR="00D27FC8" w:rsidRPr="00D27FC8">
        <w:rPr>
          <w:rStyle w:val="121"/>
          <w:rFonts w:ascii="Times New Roman" w:hAnsi="Times New Roman"/>
        </w:rPr>
        <w:t>效如</w:t>
      </w:r>
      <w:r w:rsidRPr="000A3AAB">
        <w:rPr>
          <w:rStyle w:val="121"/>
          <w:rFonts w:ascii="Times New Roman" w:hAnsi="Times New Roman"/>
        </w:rPr>
        <w:fldChar w:fldCharType="begin"/>
      </w:r>
      <w:r w:rsidRPr="000A3AAB">
        <w:rPr>
          <w:rStyle w:val="121"/>
          <w:rFonts w:ascii="Times New Roman" w:hAnsi="Times New Roman"/>
        </w:rPr>
        <w:instrText xml:space="preserve"> REF _Ref107689615 \h </w:instrText>
      </w:r>
      <w:r w:rsidRPr="000A3AAB">
        <w:rPr>
          <w:rStyle w:val="121"/>
          <w:rFonts w:ascii="Times New Roman" w:hAnsi="Times New Roman"/>
        </w:rPr>
      </w:r>
      <w:r w:rsidRPr="000A3AAB">
        <w:rPr>
          <w:rStyle w:val="121"/>
          <w:rFonts w:ascii="Times New Roman" w:hAnsi="Times New Roman"/>
        </w:rPr>
        <w:instrText xml:space="preserve"> \* MERGEFORMAT </w:instrText>
      </w:r>
      <w:r w:rsidRPr="000A3AAB">
        <w:rPr>
          <w:rStyle w:val="121"/>
          <w:rFonts w:ascii="Times New Roman" w:hAnsi="Times New Roman"/>
        </w:rPr>
        <w:fldChar w:fldCharType="separate"/>
      </w:r>
      <w:r w:rsidRPr="000A3AAB">
        <w:rPr>
          <w:rStyle w:val="121"/>
          <w:rFonts w:ascii="Times New Roman" w:hAnsi="Times New Roman"/>
        </w:rPr>
        <w:t>表</w:t>
      </w:r>
      <w:r w:rsidRPr="000A3AAB">
        <w:rPr>
          <w:rStyle w:val="121"/>
          <w:rFonts w:ascii="Times New Roman" w:hAnsi="Times New Roman"/>
        </w:rPr>
        <w:t xml:space="preserve">4. 11 </w:t>
      </w:r>
      <w:r w:rsidRPr="000A3AAB">
        <w:rPr>
          <w:rStyle w:val="121"/>
          <w:rFonts w:ascii="Times New Roman" w:hAnsi="Times New Roman"/>
        </w:rPr>
        <w:t>視窗法</w:t>
      </w:r>
      <w:r w:rsidRPr="000A3AAB">
        <w:rPr>
          <w:rStyle w:val="121"/>
          <w:rFonts w:ascii="Times New Roman" w:hAnsi="Times New Roman"/>
        </w:rPr>
        <w:t>-ANN</w:t>
      </w:r>
      <w:r w:rsidRPr="000A3AAB">
        <w:rPr>
          <w:rStyle w:val="121"/>
          <w:rFonts w:ascii="Times New Roman" w:hAnsi="Times New Roman"/>
        </w:rPr>
        <w:t>預測成效</w:t>
      </w:r>
      <w:r w:rsidRPr="000A3AAB">
        <w:rPr>
          <w:rStyle w:val="121"/>
          <w:rFonts w:ascii="Times New Roman" w:hAnsi="Times New Roman"/>
        </w:rPr>
        <w:fldChar w:fldCharType="end"/>
      </w:r>
      <w:r w:rsidR="00D27FC8" w:rsidRPr="00D27FC8">
        <w:rPr>
          <w:rStyle w:val="121"/>
          <w:rFonts w:ascii="Times New Roman" w:hAnsi="Times New Roman"/>
        </w:rPr>
        <w:t>所示。</w:t>
      </w:r>
    </w:p>
    <w:p w14:paraId="3D6C6C7D" w14:textId="54F70C29" w:rsidR="00EB4033" w:rsidRDefault="00EB4033" w:rsidP="00EB4033">
      <w:pPr>
        <w:pStyle w:val="120"/>
      </w:pPr>
      <w:bookmarkStart w:id="99" w:name="_Ref10768961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視窗法</w:t>
      </w:r>
      <w:r>
        <w:rPr>
          <w:rFonts w:hint="eastAsia"/>
        </w:rPr>
        <w:t>-ANN</w:t>
      </w:r>
      <w:r>
        <w:rPr>
          <w:rFonts w:hint="eastAsia"/>
        </w:rPr>
        <w:t>預測成效</w:t>
      </w:r>
      <w:bookmarkEnd w:id="99"/>
      <w:r w:rsidR="007A3EC8">
        <w:rPr>
          <w:rFonts w:hint="eastAsia"/>
        </w:rPr>
        <w:t>(</w:t>
      </w:r>
      <w:r w:rsidR="007A3EC8">
        <w:rPr>
          <w:rFonts w:hint="eastAsia"/>
        </w:rPr>
        <w:t>全期數</w:t>
      </w:r>
      <w:r w:rsidR="007A3EC8">
        <w:rPr>
          <w:rFonts w:hint="eastAsia"/>
        </w:rPr>
        <w:t>)</w:t>
      </w:r>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D27FC8">
      <w:pPr>
        <w:overflowPunct w:val="0"/>
        <w:spacing w:line="360" w:lineRule="auto"/>
        <w:rPr>
          <w:rFonts w:ascii="Times New Roman" w:eastAsia="標楷體" w:hAnsi="Times New Roman"/>
        </w:rPr>
      </w:pPr>
    </w:p>
    <w:p w14:paraId="02BE8DF5" w14:textId="73636F28" w:rsidR="00A159A5" w:rsidRDefault="00A159A5" w:rsidP="009005D6">
      <w:pPr>
        <w:overflowPunct w:val="0"/>
        <w:spacing w:before="120" w:after="120" w:line="360" w:lineRule="auto"/>
        <w:jc w:val="both"/>
        <w:rPr>
          <w:rFonts w:ascii="Times New Roman" w:eastAsia="標楷體" w:hAnsi="Times New Roman"/>
        </w:rPr>
      </w:pPr>
    </w:p>
    <w:p w14:paraId="48AC53C2" w14:textId="77777777" w:rsidR="000A3AAB" w:rsidRDefault="000A3AAB" w:rsidP="009005D6">
      <w:pPr>
        <w:overflowPunct w:val="0"/>
        <w:spacing w:before="120" w:after="120" w:line="360" w:lineRule="auto"/>
        <w:jc w:val="both"/>
        <w:rPr>
          <w:rFonts w:ascii="Times New Roman" w:eastAsia="標楷體" w:hAnsi="Times New Roman" w:hint="eastAsia"/>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350FFDD8" w:rsidR="007B2BA1" w:rsidRDefault="007B2BA1" w:rsidP="009005D6">
      <w:pPr>
        <w:overflowPunct w:val="0"/>
        <w:spacing w:before="120" w:after="120" w:line="360" w:lineRule="auto"/>
        <w:jc w:val="both"/>
        <w:rPr>
          <w:rFonts w:ascii="Times New Roman" w:eastAsia="標楷體" w:hAnsi="Times New Roman"/>
        </w:rPr>
      </w:pPr>
    </w:p>
    <w:p w14:paraId="418A0EF3" w14:textId="686C650E" w:rsidR="007A3EC8" w:rsidRDefault="007A3EC8" w:rsidP="009005D6">
      <w:pPr>
        <w:overflowPunct w:val="0"/>
        <w:spacing w:before="120" w:after="120" w:line="360" w:lineRule="auto"/>
        <w:jc w:val="both"/>
        <w:rPr>
          <w:rFonts w:ascii="Times New Roman" w:eastAsia="標楷體" w:hAnsi="Times New Roman"/>
        </w:rPr>
      </w:pPr>
    </w:p>
    <w:p w14:paraId="216DAFB1" w14:textId="07F9D878" w:rsidR="007A3EC8" w:rsidRDefault="007A3EC8" w:rsidP="009005D6">
      <w:pPr>
        <w:overflowPunct w:val="0"/>
        <w:spacing w:before="120" w:after="120" w:line="360" w:lineRule="auto"/>
        <w:jc w:val="both"/>
        <w:rPr>
          <w:rFonts w:ascii="Times New Roman" w:eastAsia="標楷體" w:hAnsi="Times New Roman"/>
        </w:rPr>
      </w:pPr>
    </w:p>
    <w:p w14:paraId="16F22BCB" w14:textId="6386C710" w:rsidR="007A3EC8" w:rsidRDefault="007A3EC8" w:rsidP="009005D6">
      <w:pPr>
        <w:overflowPunct w:val="0"/>
        <w:spacing w:before="120" w:after="120" w:line="360" w:lineRule="auto"/>
        <w:jc w:val="both"/>
        <w:rPr>
          <w:rFonts w:ascii="Times New Roman" w:eastAsia="標楷體" w:hAnsi="Times New Roman"/>
        </w:rPr>
      </w:pPr>
    </w:p>
    <w:p w14:paraId="448F931E" w14:textId="530BCBBA" w:rsidR="007A3EC8" w:rsidRDefault="007A3EC8" w:rsidP="009005D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9005D6">
      <w:pPr>
        <w:overflowPunct w:val="0"/>
        <w:spacing w:before="120" w:after="120" w:line="360" w:lineRule="auto"/>
        <w:jc w:val="both"/>
        <w:rPr>
          <w:rFonts w:ascii="Times New Roman" w:eastAsia="標楷體" w:hAnsi="Times New Roman" w:hint="eastAsia"/>
        </w:rPr>
      </w:pPr>
    </w:p>
    <w:p w14:paraId="35D71C5A" w14:textId="08D5C05D"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2 </w:t>
      </w:r>
      <w:r w:rsidR="002E14B1" w:rsidRPr="002E14B1">
        <w:rPr>
          <w:rStyle w:val="121"/>
          <w:rFonts w:ascii="Times New Roman" w:hAnsi="Times New Roman"/>
        </w:rPr>
        <w:t>視窗法</w:t>
      </w:r>
      <w:r w:rsidR="002E14B1" w:rsidRPr="002E14B1">
        <w:rPr>
          <w:rStyle w:val="121"/>
          <w:rFonts w:ascii="Times New Roman" w:hAnsi="Times New Roman"/>
        </w:rPr>
        <w:t xml:space="preserve">-ANN </w:t>
      </w:r>
      <w:r w:rsidR="002E14B1" w:rsidRPr="002E14B1">
        <w:rPr>
          <w:rStyle w:val="121"/>
          <w:rFonts w:ascii="Times New Roman" w:hAnsi="Times New Roman"/>
        </w:rPr>
        <w:t>之</w:t>
      </w:r>
      <w:r w:rsidR="002E14B1" w:rsidRPr="002E14B1">
        <w:rPr>
          <w:rStyle w:val="121"/>
          <w:rFonts w:ascii="Times New Roman" w:hAnsi="Times New Roman"/>
        </w:rPr>
        <w:t>RMSE</w:t>
      </w:r>
      <w:r w:rsidR="002E14B1" w:rsidRPr="002E14B1">
        <w:rPr>
          <w:rStyle w:val="121"/>
          <w:rFonts w:ascii="Times New Roman" w:hAnsi="Times New Roman"/>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64AF52FF" w:rsidR="00DE29CD" w:rsidRDefault="00DE29CD" w:rsidP="00465B51">
      <w:pPr>
        <w:pStyle w:val="120"/>
      </w:pPr>
      <w:bookmarkStart w:id="100" w:name="_Ref10768695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00"/>
      <w:r w:rsidR="007A3EC8">
        <w:rPr>
          <w:rFonts w:hint="eastAsia"/>
        </w:rPr>
        <w:t>(</w:t>
      </w:r>
      <w:r w:rsidR="007A3EC8">
        <w:rPr>
          <w:rFonts w:hint="eastAsia"/>
        </w:rPr>
        <w:t>各期數</w:t>
      </w:r>
      <w:r w:rsidR="007A3EC8">
        <w:rPr>
          <w:rFonts w:hint="eastAsia"/>
        </w:rPr>
        <w:t>)</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548F53E4"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3 </w:t>
      </w:r>
      <w:r w:rsidR="002E14B1" w:rsidRPr="002E14B1">
        <w:rPr>
          <w:rStyle w:val="121"/>
          <w:rFonts w:ascii="Times New Roman" w:hAnsi="Times New Roman"/>
        </w:rPr>
        <w:t>視窗法</w:t>
      </w:r>
      <w:r w:rsidR="002E14B1" w:rsidRPr="002E14B1">
        <w:rPr>
          <w:rStyle w:val="121"/>
          <w:rFonts w:ascii="Times New Roman" w:hAnsi="Times New Roman"/>
        </w:rPr>
        <w:t>-ANN</w:t>
      </w:r>
      <w:r w:rsidR="002E14B1" w:rsidRPr="002E14B1">
        <w:rPr>
          <w:rStyle w:val="121"/>
          <w:rFonts w:ascii="Times New Roman" w:hAnsi="Times New Roman"/>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10E9DB24" w:rsidR="002A0CE4" w:rsidRDefault="002A0CE4" w:rsidP="002A0CE4">
      <w:pPr>
        <w:pStyle w:val="120"/>
      </w:pPr>
      <w:bookmarkStart w:id="101" w:name="_Ref10768698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101"/>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11E51E72"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60335918" w14:textId="1A27D188" w:rsidR="00882A4F" w:rsidRDefault="00882A4F" w:rsidP="00882A4F">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p>
    <w:p w14:paraId="5323DAB8" w14:textId="08F0849C" w:rsidR="007C7E15" w:rsidRPr="00B92C1F" w:rsidRDefault="001353C7" w:rsidP="00B92C1F">
      <w:pPr>
        <w:overflowPunct w:val="0"/>
        <w:spacing w:line="360" w:lineRule="auto"/>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5D49F901" w14:textId="796D2248" w:rsidR="007C7E15" w:rsidRDefault="001353C7" w:rsidP="00456C38">
      <w:pPr>
        <w:overflowPunct w:val="0"/>
        <w:spacing w:line="360" w:lineRule="auto"/>
        <w:rPr>
          <w:rFonts w:ascii="Times New Roman" w:eastAsia="標楷體" w:hAnsi="Times New Roman" w:hint="eastAsia"/>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新冠肺炎疫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w:t>
      </w:r>
      <w:r w:rsidR="00E13DCE">
        <w:rPr>
          <w:rFonts w:ascii="Times New Roman" w:eastAsia="標楷體" w:hAnsi="Times New Roman" w:hint="eastAsia"/>
        </w:rPr>
        <w:t>雖滑動視窗法的</w:t>
      </w:r>
      <w:r w:rsidR="00E13DCE">
        <w:rPr>
          <w:rFonts w:ascii="Times New Roman" w:eastAsia="標楷體" w:hAnsi="Times New Roman" w:hint="eastAsia"/>
        </w:rPr>
        <w:t>RMSE</w:t>
      </w:r>
      <w:r w:rsidR="00E13DCE">
        <w:rPr>
          <w:rFonts w:ascii="Times New Roman" w:eastAsia="標楷體" w:hAnsi="Times New Roman" w:hint="eastAsia"/>
        </w:rPr>
        <w:t>較傳統法的</w:t>
      </w:r>
      <w:r w:rsidR="00E13DCE">
        <w:rPr>
          <w:rFonts w:ascii="Times New Roman" w:eastAsia="標楷體" w:hAnsi="Times New Roman" w:hint="eastAsia"/>
        </w:rPr>
        <w:t>RMSE</w:t>
      </w:r>
      <w:r w:rsidR="00E13DCE">
        <w:rPr>
          <w:rFonts w:ascii="Times New Roman" w:eastAsia="標楷體" w:hAnsi="Times New Roman" w:hint="eastAsia"/>
        </w:rPr>
        <w:t>少</w:t>
      </w:r>
      <w:r w:rsidR="00E13DCE">
        <w:rPr>
          <w:rFonts w:ascii="Times New Roman" w:eastAsia="標楷體" w:hAnsi="Times New Roman" w:hint="eastAsia"/>
        </w:rPr>
        <w:t>2.4822</w:t>
      </w:r>
      <w:r w:rsidR="00C73E6A">
        <w:rPr>
          <w:rFonts w:ascii="Times New Roman" w:eastAsia="標楷體" w:hAnsi="Times New Roman" w:hint="eastAsia"/>
        </w:rPr>
        <w:t>、</w:t>
      </w:r>
      <w:r w:rsidR="00E13DCE">
        <w:rPr>
          <w:rFonts w:ascii="Times New Roman" w:eastAsia="標楷體" w:hAnsi="Times New Roman" w:hint="eastAsia"/>
        </w:rPr>
        <w:t>準確率多</w:t>
      </w:r>
      <w:r w:rsidR="00C73E6A">
        <w:rPr>
          <w:rFonts w:ascii="Times New Roman" w:eastAsia="標楷體" w:hAnsi="Times New Roman" w:hint="eastAsia"/>
        </w:rPr>
        <w:t>6</w:t>
      </w:r>
      <w:r w:rsidR="00C73E6A">
        <w:rPr>
          <w:rFonts w:ascii="Times New Roman" w:eastAsia="標楷體" w:hAnsi="Times New Roman"/>
        </w:rPr>
        <w:t>.97%</w:t>
      </w:r>
      <w:r w:rsidR="00C73E6A">
        <w:rPr>
          <w:rFonts w:ascii="Times New Roman" w:eastAsia="標楷體" w:hAnsi="Times New Roman" w:hint="eastAsia"/>
        </w:rPr>
        <w:t>、精確率多</w:t>
      </w:r>
      <w:r w:rsidR="00C73E6A">
        <w:rPr>
          <w:rFonts w:ascii="Times New Roman" w:eastAsia="標楷體" w:hAnsi="Times New Roman" w:hint="eastAsia"/>
        </w:rPr>
        <w:t>22.67%</w:t>
      </w:r>
      <w:r w:rsidR="00C73E6A">
        <w:rPr>
          <w:rFonts w:ascii="Times New Roman" w:eastAsia="標楷體" w:hAnsi="Times New Roman" w:hint="eastAsia"/>
        </w:rPr>
        <w:t>、</w:t>
      </w:r>
      <w:r w:rsidR="00C73E6A">
        <w:rPr>
          <w:rFonts w:ascii="Times New Roman" w:eastAsia="標楷體" w:hAnsi="Times New Roman" w:hint="eastAsia"/>
        </w:rPr>
        <w:t>F1</w:t>
      </w:r>
      <w:r w:rsidR="00C73E6A">
        <w:rPr>
          <w:rFonts w:ascii="Times New Roman" w:eastAsia="標楷體" w:hAnsi="Times New Roman" w:hint="eastAsia"/>
        </w:rPr>
        <w:t>表現多</w:t>
      </w:r>
      <w:r w:rsidR="00C73E6A">
        <w:rPr>
          <w:rFonts w:ascii="Times New Roman" w:eastAsia="標楷體" w:hAnsi="Times New Roman" w:hint="eastAsia"/>
        </w:rPr>
        <w:t>13.34%</w:t>
      </w:r>
      <w:r w:rsidR="00C73E6A">
        <w:rPr>
          <w:rFonts w:ascii="Times New Roman" w:eastAsia="標楷體" w:hAnsi="Times New Roman" w:hint="eastAsia"/>
        </w:rPr>
        <w:t>，看似成效皆較好，</w:t>
      </w:r>
      <w:r w:rsidR="002D1665">
        <w:rPr>
          <w:rFonts w:ascii="Times New Roman" w:eastAsia="標楷體" w:hAnsi="Times New Roman" w:hint="eastAsia"/>
        </w:rPr>
        <w:t>甚至是</w:t>
      </w:r>
      <w:r w:rsidR="002D1665">
        <w:rPr>
          <w:rFonts w:ascii="Times New Roman" w:eastAsia="標楷體" w:hAnsi="Times New Roman" w:hint="eastAsia"/>
        </w:rPr>
        <w:t>3</w:t>
      </w:r>
      <w:r w:rsidR="002D1665">
        <w:rPr>
          <w:rFonts w:ascii="Times New Roman" w:eastAsia="標楷體" w:hAnsi="Times New Roman" w:hint="eastAsia"/>
        </w:rPr>
        <w:t>種模型中預測成效最好的，</w:t>
      </w:r>
      <w:r w:rsidR="00C73E6A">
        <w:rPr>
          <w:rFonts w:ascii="Times New Roman" w:eastAsia="標楷體" w:hAnsi="Times New Roman" w:hint="eastAsia"/>
        </w:rPr>
        <w:t>但在模擬投資評估時，其投資報酬率卻是</w:t>
      </w:r>
      <w:r w:rsidR="00C73E6A">
        <w:rPr>
          <w:rFonts w:ascii="Times New Roman" w:eastAsia="標楷體" w:hAnsi="Times New Roman"/>
        </w:rPr>
        <w:t>(-51.15%)</w:t>
      </w:r>
      <w:r w:rsidR="00C73E6A">
        <w:rPr>
          <w:rFonts w:ascii="Times New Roman" w:eastAsia="標楷體" w:hAnsi="Times New Roman" w:hint="eastAsia"/>
        </w:rPr>
        <w:t>，</w:t>
      </w:r>
      <w:r w:rsidR="00B72401">
        <w:rPr>
          <w:rFonts w:ascii="Times New Roman" w:eastAsia="標楷體" w:hAnsi="Times New Roman" w:hint="eastAsia"/>
        </w:rPr>
        <w:t>跟傳統法比虧</w:t>
      </w:r>
      <w:r w:rsidR="00DA225D">
        <w:rPr>
          <w:rFonts w:ascii="Times New Roman" w:eastAsia="標楷體" w:hAnsi="Times New Roman" w:hint="eastAsia"/>
        </w:rPr>
        <w:t>損</w:t>
      </w:r>
      <w:r w:rsidR="00B72401">
        <w:rPr>
          <w:rFonts w:ascii="Times New Roman" w:eastAsia="標楷體" w:hAnsi="Times New Roman" w:hint="eastAsia"/>
        </w:rPr>
        <w:t>三倍之多</w:t>
      </w:r>
      <w:r w:rsidR="002D1665">
        <w:rPr>
          <w:rFonts w:ascii="Times New Roman" w:eastAsia="標楷體" w:hAnsi="Times New Roman" w:hint="eastAsia"/>
        </w:rPr>
        <w:t>，產生虧損的原因</w:t>
      </w:r>
      <w:r w:rsidR="009E3566">
        <w:rPr>
          <w:rFonts w:ascii="Times New Roman" w:eastAsia="標楷體" w:hAnsi="Times New Roman" w:hint="eastAsia"/>
        </w:rPr>
        <w:t>應是</w:t>
      </w:r>
      <w:r w:rsidR="00263EB7">
        <w:rPr>
          <w:rFonts w:ascii="Times New Roman" w:eastAsia="標楷體" w:hAnsi="Times New Roman" w:hint="eastAsia"/>
        </w:rPr>
        <w:t xml:space="preserve">(1) </w:t>
      </w:r>
      <w:r w:rsidR="009E3566">
        <w:rPr>
          <w:rFonts w:ascii="Times New Roman" w:eastAsia="標楷體" w:hAnsi="Times New Roman" w:hint="eastAsia"/>
        </w:rPr>
        <w:t>RMSE</w:t>
      </w:r>
      <w:r w:rsidR="009E3566">
        <w:rPr>
          <w:rFonts w:ascii="Times New Roman" w:eastAsia="標楷體" w:hAnsi="Times New Roman" w:hint="eastAsia"/>
        </w:rPr>
        <w:t>仍舊過高，需要</w:t>
      </w:r>
      <w:r w:rsidR="009E3566">
        <w:rPr>
          <w:rFonts w:ascii="Times New Roman" w:eastAsia="標楷體" w:hAnsi="Times New Roman" w:hint="eastAsia"/>
        </w:rPr>
        <w:t>RMSE</w:t>
      </w:r>
      <w:r w:rsidR="00263EB7">
        <w:rPr>
          <w:rFonts w:ascii="Times New Roman" w:eastAsia="標楷體" w:hAnsi="Times New Roman" w:hint="eastAsia"/>
        </w:rPr>
        <w:t>表現更低的模型；</w:t>
      </w:r>
      <w:r w:rsidR="00263EB7">
        <w:rPr>
          <w:rFonts w:ascii="Times New Roman" w:eastAsia="標楷體" w:hAnsi="Times New Roman" w:hint="eastAsia"/>
        </w:rPr>
        <w:t>(2</w:t>
      </w:r>
      <w:r w:rsidR="00263EB7">
        <w:rPr>
          <w:rFonts w:ascii="Times New Roman" w:eastAsia="標楷體" w:hAnsi="Times New Roman"/>
        </w:rPr>
        <w:t>)</w:t>
      </w:r>
      <w:r w:rsidR="00263EB7">
        <w:rPr>
          <w:rFonts w:ascii="Times New Roman" w:eastAsia="標楷體" w:hAnsi="Times New Roman" w:hint="eastAsia"/>
        </w:rPr>
        <w:t xml:space="preserve"> </w:t>
      </w:r>
      <w:r w:rsidR="00263EB7">
        <w:rPr>
          <w:rFonts w:ascii="Times New Roman" w:eastAsia="標楷體" w:hAnsi="Times New Roman" w:hint="eastAsia"/>
        </w:rPr>
        <w:t>字典法的預測成效表現不佳，情感分數準確率僅有</w:t>
      </w:r>
      <w:r w:rsidR="00263EB7">
        <w:rPr>
          <w:rFonts w:ascii="Times New Roman" w:eastAsia="標楷體" w:hAnsi="Times New Roman" w:hint="eastAsia"/>
        </w:rPr>
        <w:t>56.66%</w:t>
      </w:r>
      <w:r w:rsidR="00263EB7">
        <w:rPr>
          <w:rFonts w:ascii="Times New Roman" w:eastAsia="標楷體" w:hAnsi="Times New Roman" w:hint="eastAsia"/>
        </w:rPr>
        <w:t>，因為情感分數是模型特徵之一，可能因此受到該特徵影響</w:t>
      </w:r>
      <w:r w:rsidR="008D302E">
        <w:rPr>
          <w:rFonts w:ascii="Times New Roman" w:eastAsia="標楷體" w:hAnsi="Times New Roman" w:hint="eastAsia"/>
        </w:rPr>
        <w:t>；</w:t>
      </w:r>
      <w:r w:rsidR="008D302E">
        <w:rPr>
          <w:rFonts w:ascii="Times New Roman" w:eastAsia="標楷體" w:hAnsi="Times New Roman" w:hint="eastAsia"/>
        </w:rPr>
        <w:t xml:space="preserve">(3) </w:t>
      </w:r>
      <w:r w:rsidR="008D302E">
        <w:rPr>
          <w:rFonts w:ascii="Times New Roman" w:eastAsia="標楷體" w:hAnsi="Times New Roman" w:hint="eastAsia"/>
        </w:rPr>
        <w:t>投資策略不適用該模型</w:t>
      </w:r>
      <w:r w:rsidR="002D1665">
        <w:rPr>
          <w:rFonts w:ascii="Times New Roman" w:eastAsia="標楷體" w:hAnsi="Times New Roman" w:hint="eastAsia"/>
        </w:rPr>
        <w:t>。</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p>
    <w:p w14:paraId="6AC62787" w14:textId="606681EA" w:rsidR="00A32047" w:rsidRPr="002601D1" w:rsidRDefault="00811A6E" w:rsidP="002601D1">
      <w:pPr>
        <w:overflowPunct w:val="0"/>
        <w:spacing w:line="360" w:lineRule="auto"/>
        <w:ind w:firstLine="480"/>
        <w:rPr>
          <w:rFonts w:ascii="Times New Roman" w:eastAsia="標楷體" w:hAnsi="Times New Roman"/>
        </w:rPr>
      </w:pPr>
      <w:r>
        <w:rPr>
          <w:rFonts w:ascii="Times New Roman" w:eastAsia="標楷體" w:hAnsi="Times New Roman" w:hint="eastAsia"/>
        </w:rPr>
        <w:t>本研究將股價資訊、分析指標、以及使用字典法計算出的情感分數投入模型，實測這組特徵組合是否能</w:t>
      </w:r>
      <w:r w:rsidR="002601D1">
        <w:rPr>
          <w:rFonts w:ascii="Times New Roman" w:eastAsia="標楷體" w:hAnsi="Times New Roman" w:hint="eastAsia"/>
        </w:rPr>
        <w:t>在多元線性</w:t>
      </w:r>
      <w:proofErr w:type="gramStart"/>
      <w:r w:rsidR="002601D1">
        <w:rPr>
          <w:rFonts w:ascii="Times New Roman" w:eastAsia="標楷體" w:hAnsi="Times New Roman" w:hint="eastAsia"/>
        </w:rPr>
        <w:t>迴</w:t>
      </w:r>
      <w:proofErr w:type="gramEnd"/>
      <w:r w:rsidR="002601D1">
        <w:rPr>
          <w:rFonts w:ascii="Times New Roman" w:eastAsia="標楷體" w:hAnsi="Times New Roman" w:hint="eastAsia"/>
        </w:rPr>
        <w:t>歸模型、人工神經網路模型上</w:t>
      </w:r>
      <w:r>
        <w:rPr>
          <w:rFonts w:ascii="Times New Roman" w:eastAsia="標楷體" w:hAnsi="Times New Roman" w:hint="eastAsia"/>
        </w:rPr>
        <w:t>有良好的預測結果。</w:t>
      </w: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p>
    <w:p w14:paraId="4B61B8C6" w14:textId="003DD387" w:rsidR="00A32047" w:rsidRDefault="004B0976" w:rsidP="004B0976">
      <w:pPr>
        <w:overflowPunct w:val="0"/>
        <w:spacing w:line="360" w:lineRule="auto"/>
        <w:ind w:firstLine="480"/>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4B0976">
      <w:pPr>
        <w:overflowPunct w:val="0"/>
        <w:spacing w:line="360" w:lineRule="auto"/>
        <w:ind w:firstLine="480"/>
        <w:rPr>
          <w:rFonts w:ascii="Times New Roman" w:eastAsia="標楷體" w:hAnsi="Times New Roman" w:hint="eastAsia"/>
        </w:rPr>
      </w:pPr>
      <w:r>
        <w:rPr>
          <w:rFonts w:ascii="Times New Roman" w:eastAsia="標楷體" w:hAnsi="Times New Roman" w:hint="eastAsia"/>
        </w:rPr>
        <w:lastRenderedPageBreak/>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p>
    <w:p w14:paraId="04570A22" w14:textId="5C93163F" w:rsidR="00A32047" w:rsidRDefault="002B3321" w:rsidP="0052419D">
      <w:pPr>
        <w:overflowPunct w:val="0"/>
        <w:spacing w:line="360" w:lineRule="auto"/>
        <w:ind w:firstLine="480"/>
        <w:rPr>
          <w:rFonts w:ascii="Times New Roman" w:eastAsia="標楷體" w:hAnsi="Times New Roman"/>
        </w:rPr>
      </w:pPr>
      <w:r>
        <w:rPr>
          <w:rFonts w:ascii="Times New Roman" w:eastAsia="標楷體" w:hAnsi="Times New Roman" w:hint="eastAsia"/>
        </w:rPr>
        <w:t>本研究認為，視窗法</w:t>
      </w:r>
      <w:r>
        <w:rPr>
          <w:rFonts w:ascii="Times New Roman" w:eastAsia="標楷體" w:hAnsi="Times New Roman" w:hint="eastAsia"/>
        </w:rPr>
        <w:t>-ANN</w:t>
      </w:r>
      <w:r>
        <w:rPr>
          <w:rFonts w:ascii="Times New Roman" w:eastAsia="標楷體" w:hAnsi="Times New Roman" w:hint="eastAsia"/>
        </w:rPr>
        <w:t>的預測成效是三個模型</w:t>
      </w:r>
      <w:r w:rsidR="0089122C">
        <w:rPr>
          <w:rFonts w:ascii="Times New Roman" w:eastAsia="標楷體" w:hAnsi="Times New Roman" w:hint="eastAsia"/>
        </w:rPr>
        <w:t>中表現最好的，可是其在模擬投資的表現卻是三個模型中最差的，原因也許是投資策略不適用該模型，</w:t>
      </w:r>
      <w:r w:rsidR="002D1665">
        <w:rPr>
          <w:rFonts w:ascii="Times New Roman" w:eastAsia="標楷體" w:hAnsi="Times New Roman" w:hint="eastAsia"/>
        </w:rPr>
        <w:t>可以嘗試添加今日與預測價差容忍度</w:t>
      </w:r>
      <w:r w:rsidR="0052419D">
        <w:rPr>
          <w:rFonts w:ascii="Times New Roman" w:eastAsia="標楷體" w:hAnsi="Times New Roman" w:hint="eastAsia"/>
        </w:rPr>
        <w:t>提高獲利可能性</w:t>
      </w:r>
      <w:r w:rsidR="002D1665">
        <w:rPr>
          <w:rFonts w:ascii="Times New Roman" w:eastAsia="標楷體" w:hAnsi="Times New Roman" w:hint="eastAsia"/>
        </w:rPr>
        <w:t>，例如價差在</w:t>
      </w:r>
      <w:r w:rsidR="002D1665">
        <w:rPr>
          <w:rFonts w:ascii="Times New Roman" w:eastAsia="標楷體" w:hAnsi="Times New Roman" w:hint="eastAsia"/>
        </w:rPr>
        <w:t>10</w:t>
      </w:r>
      <w:r w:rsidR="002D1665">
        <w:rPr>
          <w:rFonts w:ascii="Times New Roman" w:eastAsia="標楷體" w:hAnsi="Times New Roman" w:hint="eastAsia"/>
        </w:rPr>
        <w:t>元以內不做任何投資動作</w:t>
      </w:r>
      <w:r w:rsidR="0052419D">
        <w:rPr>
          <w:rFonts w:ascii="Times New Roman" w:eastAsia="標楷體" w:hAnsi="Times New Roman" w:hint="eastAsia"/>
        </w:rPr>
        <w:t>。</w:t>
      </w: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102" w:name="_Toc101780209"/>
      <w:r w:rsidRPr="0082049D">
        <w:rPr>
          <w:rFonts w:ascii="Times New Roman" w:eastAsia="標楷體" w:hAnsi="Times New Roman"/>
          <w:sz w:val="40"/>
          <w:szCs w:val="40"/>
        </w:rPr>
        <w:lastRenderedPageBreak/>
        <w:t>參考文獻</w:t>
      </w:r>
      <w:bookmarkEnd w:id="102"/>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1F9901" w14:textId="77777777" w:rsidR="002C611E" w:rsidRDefault="002C611E">
      <w:r>
        <w:separator/>
      </w:r>
    </w:p>
  </w:endnote>
  <w:endnote w:type="continuationSeparator" w:id="0">
    <w:p w14:paraId="09222524" w14:textId="77777777" w:rsidR="002C611E" w:rsidRDefault="002C6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2C611E">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89E3F" w14:textId="77777777" w:rsidR="002C611E" w:rsidRDefault="002C611E">
      <w:r>
        <w:rPr>
          <w:color w:val="000000"/>
        </w:rPr>
        <w:separator/>
      </w:r>
    </w:p>
  </w:footnote>
  <w:footnote w:type="continuationSeparator" w:id="0">
    <w:p w14:paraId="0848B6DC" w14:textId="77777777" w:rsidR="002C611E" w:rsidRDefault="002C61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3AB7"/>
    <w:rsid w:val="0007427F"/>
    <w:rsid w:val="0007647F"/>
    <w:rsid w:val="00090966"/>
    <w:rsid w:val="00096C29"/>
    <w:rsid w:val="000A2380"/>
    <w:rsid w:val="000A362D"/>
    <w:rsid w:val="000A3AAB"/>
    <w:rsid w:val="000A6089"/>
    <w:rsid w:val="000A6A1F"/>
    <w:rsid w:val="000C0928"/>
    <w:rsid w:val="000C6BFC"/>
    <w:rsid w:val="000D47BF"/>
    <w:rsid w:val="000D4F8F"/>
    <w:rsid w:val="000D6BBF"/>
    <w:rsid w:val="000E0B34"/>
    <w:rsid w:val="000F7978"/>
    <w:rsid w:val="001024A9"/>
    <w:rsid w:val="00110BCC"/>
    <w:rsid w:val="00113A71"/>
    <w:rsid w:val="001204B7"/>
    <w:rsid w:val="001241E7"/>
    <w:rsid w:val="001251A9"/>
    <w:rsid w:val="00133C04"/>
    <w:rsid w:val="001353C7"/>
    <w:rsid w:val="00136720"/>
    <w:rsid w:val="00137553"/>
    <w:rsid w:val="0014020D"/>
    <w:rsid w:val="00141E27"/>
    <w:rsid w:val="00147075"/>
    <w:rsid w:val="00154C6F"/>
    <w:rsid w:val="0016434D"/>
    <w:rsid w:val="00173AA1"/>
    <w:rsid w:val="00181B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C609F"/>
    <w:rsid w:val="001C664F"/>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7EE9"/>
    <w:rsid w:val="0022466E"/>
    <w:rsid w:val="00224CD6"/>
    <w:rsid w:val="002254F3"/>
    <w:rsid w:val="00226C02"/>
    <w:rsid w:val="00227C7E"/>
    <w:rsid w:val="00237106"/>
    <w:rsid w:val="00237942"/>
    <w:rsid w:val="00244F00"/>
    <w:rsid w:val="002514E9"/>
    <w:rsid w:val="002558C0"/>
    <w:rsid w:val="002601D1"/>
    <w:rsid w:val="00263EB7"/>
    <w:rsid w:val="00271313"/>
    <w:rsid w:val="00272657"/>
    <w:rsid w:val="00273872"/>
    <w:rsid w:val="00277ADB"/>
    <w:rsid w:val="00295CCA"/>
    <w:rsid w:val="002A0CE4"/>
    <w:rsid w:val="002A213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73A4"/>
    <w:rsid w:val="003016F5"/>
    <w:rsid w:val="00314D76"/>
    <w:rsid w:val="003238A8"/>
    <w:rsid w:val="00324F25"/>
    <w:rsid w:val="00331D51"/>
    <w:rsid w:val="00337281"/>
    <w:rsid w:val="0034027E"/>
    <w:rsid w:val="003420F2"/>
    <w:rsid w:val="00352A50"/>
    <w:rsid w:val="00360504"/>
    <w:rsid w:val="00362ADE"/>
    <w:rsid w:val="00362D16"/>
    <w:rsid w:val="00374619"/>
    <w:rsid w:val="003763DD"/>
    <w:rsid w:val="00380CA3"/>
    <w:rsid w:val="00381AAA"/>
    <w:rsid w:val="00384AF5"/>
    <w:rsid w:val="00387771"/>
    <w:rsid w:val="003A0221"/>
    <w:rsid w:val="003A37F6"/>
    <w:rsid w:val="003A4B6B"/>
    <w:rsid w:val="003A7F7C"/>
    <w:rsid w:val="003B42C7"/>
    <w:rsid w:val="003B49D6"/>
    <w:rsid w:val="003C21CB"/>
    <w:rsid w:val="003C6601"/>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31EC"/>
    <w:rsid w:val="00512770"/>
    <w:rsid w:val="0051732D"/>
    <w:rsid w:val="00520832"/>
    <w:rsid w:val="00521C8C"/>
    <w:rsid w:val="0052216B"/>
    <w:rsid w:val="0052419D"/>
    <w:rsid w:val="005268A3"/>
    <w:rsid w:val="00536136"/>
    <w:rsid w:val="00536CCF"/>
    <w:rsid w:val="00554301"/>
    <w:rsid w:val="00555C91"/>
    <w:rsid w:val="00556BD5"/>
    <w:rsid w:val="0056238E"/>
    <w:rsid w:val="00563F27"/>
    <w:rsid w:val="005716DD"/>
    <w:rsid w:val="00575317"/>
    <w:rsid w:val="00586926"/>
    <w:rsid w:val="005B0212"/>
    <w:rsid w:val="005B3156"/>
    <w:rsid w:val="005B4BD7"/>
    <w:rsid w:val="005C6282"/>
    <w:rsid w:val="005D0D61"/>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1972"/>
    <w:rsid w:val="00694F39"/>
    <w:rsid w:val="00696CFE"/>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14D2"/>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122C"/>
    <w:rsid w:val="00896DB7"/>
    <w:rsid w:val="008A16FA"/>
    <w:rsid w:val="008A567D"/>
    <w:rsid w:val="008A6EBD"/>
    <w:rsid w:val="008B46E7"/>
    <w:rsid w:val="008C0DE8"/>
    <w:rsid w:val="008D11C8"/>
    <w:rsid w:val="008D302E"/>
    <w:rsid w:val="008E4EA4"/>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15DF"/>
    <w:rsid w:val="00A91F04"/>
    <w:rsid w:val="00A951BB"/>
    <w:rsid w:val="00A96ADA"/>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B0A25"/>
    <w:rsid w:val="00BB7492"/>
    <w:rsid w:val="00BB7BA3"/>
    <w:rsid w:val="00BC48EA"/>
    <w:rsid w:val="00BC7E16"/>
    <w:rsid w:val="00BD1C29"/>
    <w:rsid w:val="00BD1C8C"/>
    <w:rsid w:val="00BD3D70"/>
    <w:rsid w:val="00BD3FD5"/>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73E6A"/>
    <w:rsid w:val="00C87310"/>
    <w:rsid w:val="00C93F28"/>
    <w:rsid w:val="00C96DDB"/>
    <w:rsid w:val="00CA2F16"/>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27FC8"/>
    <w:rsid w:val="00D314EA"/>
    <w:rsid w:val="00D3668E"/>
    <w:rsid w:val="00D448F5"/>
    <w:rsid w:val="00D47D4B"/>
    <w:rsid w:val="00D521D6"/>
    <w:rsid w:val="00D5666F"/>
    <w:rsid w:val="00D6139C"/>
    <w:rsid w:val="00D64D1D"/>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70F6"/>
    <w:rsid w:val="00E201DD"/>
    <w:rsid w:val="00E26FD7"/>
    <w:rsid w:val="00E27E55"/>
    <w:rsid w:val="00E403F6"/>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B4033"/>
    <w:rsid w:val="00EC2067"/>
    <w:rsid w:val="00EC6BFA"/>
    <w:rsid w:val="00ED00DC"/>
    <w:rsid w:val="00ED3638"/>
    <w:rsid w:val="00ED3BDC"/>
    <w:rsid w:val="00EE7457"/>
    <w:rsid w:val="00EF7A76"/>
    <w:rsid w:val="00F002C6"/>
    <w:rsid w:val="00F0527E"/>
    <w:rsid w:val="00F06202"/>
    <w:rsid w:val="00F13A29"/>
    <w:rsid w:val="00F145B4"/>
    <w:rsid w:val="00F20532"/>
    <w:rsid w:val="00F20B4F"/>
    <w:rsid w:val="00F219F3"/>
    <w:rsid w:val="00F25249"/>
    <w:rsid w:val="00F31336"/>
    <w:rsid w:val="00F41809"/>
    <w:rsid w:val="00F46947"/>
    <w:rsid w:val="00F54038"/>
    <w:rsid w:val="00F57742"/>
    <w:rsid w:val="00F62828"/>
    <w:rsid w:val="00F67661"/>
    <w:rsid w:val="00F73BB7"/>
    <w:rsid w:val="00F8537E"/>
    <w:rsid w:val="00F92426"/>
    <w:rsid w:val="00F9436B"/>
    <w:rsid w:val="00F94FF2"/>
    <w:rsid w:val="00F961F9"/>
    <w:rsid w:val="00FB2CF8"/>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3</TotalTime>
  <Pages>62</Pages>
  <Words>10575</Words>
  <Characters>60280</Characters>
  <Application>Microsoft Office Word</Application>
  <DocSecurity>0</DocSecurity>
  <Lines>502</Lines>
  <Paragraphs>141</Paragraphs>
  <ScaleCrop>false</ScaleCrop>
  <Company/>
  <LinksUpToDate>false</LinksUpToDate>
  <CharactersWithSpaces>7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77</cp:revision>
  <cp:lastPrinted>2022-04-25T04:27:00Z</cp:lastPrinted>
  <dcterms:created xsi:type="dcterms:W3CDTF">2022-04-24T13:23:00Z</dcterms:created>
  <dcterms:modified xsi:type="dcterms:W3CDTF">2022-07-02T16:55:00Z</dcterms:modified>
</cp:coreProperties>
</file>